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proofErr w:type="spellStart"/>
      <w:r w:rsidR="001D5A80">
        <w:t>Porem</w:t>
      </w:r>
      <w:proofErr w:type="spellEnd"/>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0A3B00">
        <w:rPr>
          <w:lang w:val="en-US"/>
        </w:rPr>
        <w:tab/>
      </w:r>
      <w:r w:rsidRPr="009634F0">
        <w:t>Texto</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668C230B" w14:textId="37E18A63" w:rsidR="00A170A0"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6AB1468A" w:rsidR="00A36DB8" w:rsidRP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22B8AD3D" w14:textId="66BF919F" w:rsidR="00FD637E" w:rsidRPr="00FD637E" w:rsidRDefault="00FD637E" w:rsidP="00FD637E">
      <w:r>
        <w:tab/>
      </w:r>
      <w:r w:rsidR="007B506E">
        <w:t xml:space="preserve">Os dois contexto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p>
    <w:p w14:paraId="428DEABE" w14:textId="77777777" w:rsidR="00413F67" w:rsidRDefault="00413F67" w:rsidP="00413F67">
      <w:pPr>
        <w:pStyle w:val="PargrafodaLista"/>
        <w:numPr>
          <w:ilvl w:val="0"/>
          <w:numId w:val="35"/>
        </w:numPr>
      </w:pPr>
      <w:r>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lastRenderedPageBreak/>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lastRenderedPageBreak/>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79AF57FF" w:rsidR="002657F3" w:rsidRPr="00E4071D" w:rsidRDefault="002657F3" w:rsidP="00B550F0">
      <w:r>
        <w:tab/>
        <w:t xml:space="preserve">- parece que usaram os sensores “crus”, poderíamos utilizar algo como: </w:t>
      </w:r>
      <w:proofErr w:type="spellStart"/>
      <w:r>
        <w:t>esta</w:t>
      </w:r>
      <w:proofErr w:type="spellEnd"/>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w:t>
            </w:r>
            <w:r>
              <w:lastRenderedPageBreak/>
              <w: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039218F" w14:textId="77777777" w:rsidR="00FA4B8C" w:rsidRDefault="00FA4B8C" w:rsidP="0080100E">
      <w:r>
        <w:separator/>
      </w:r>
    </w:p>
    <w:p w14:paraId="5AC95EDD" w14:textId="77777777" w:rsidR="00FA4B8C" w:rsidRDefault="00FA4B8C" w:rsidP="0080100E"/>
    <w:p w14:paraId="7A491E1F" w14:textId="77777777" w:rsidR="00FA4B8C" w:rsidRDefault="00FA4B8C" w:rsidP="0080100E"/>
    <w:p w14:paraId="6215834C" w14:textId="77777777" w:rsidR="00FA4B8C" w:rsidRDefault="00FA4B8C" w:rsidP="0080100E"/>
    <w:p w14:paraId="6E5AD425" w14:textId="77777777" w:rsidR="00FA4B8C" w:rsidRDefault="00FA4B8C" w:rsidP="0080100E"/>
    <w:p w14:paraId="2D8991F8" w14:textId="77777777" w:rsidR="00FA4B8C" w:rsidRDefault="00FA4B8C" w:rsidP="0080100E"/>
    <w:p w14:paraId="11B19AC2" w14:textId="77777777" w:rsidR="00FA4B8C" w:rsidRDefault="00FA4B8C" w:rsidP="0080100E"/>
    <w:p w14:paraId="658AB8C6" w14:textId="77777777" w:rsidR="00FA4B8C" w:rsidRDefault="00FA4B8C" w:rsidP="0080100E"/>
    <w:p w14:paraId="15DF7BE5" w14:textId="77777777" w:rsidR="00FA4B8C" w:rsidRDefault="00FA4B8C" w:rsidP="0080100E"/>
    <w:p w14:paraId="39A0AC40" w14:textId="77777777" w:rsidR="00FA4B8C" w:rsidRDefault="00FA4B8C" w:rsidP="0080100E"/>
    <w:p w14:paraId="63FCE598" w14:textId="77777777" w:rsidR="00FA4B8C" w:rsidRDefault="00FA4B8C" w:rsidP="0080100E"/>
    <w:p w14:paraId="7800E9F5" w14:textId="77777777" w:rsidR="00FA4B8C" w:rsidRDefault="00FA4B8C" w:rsidP="0080100E"/>
    <w:p w14:paraId="561C51DD" w14:textId="77777777" w:rsidR="00FA4B8C" w:rsidRDefault="00FA4B8C" w:rsidP="0080100E"/>
    <w:p w14:paraId="177D80DA" w14:textId="77777777" w:rsidR="00FA4B8C" w:rsidRDefault="00FA4B8C" w:rsidP="0080100E"/>
    <w:p w14:paraId="44C4DE72" w14:textId="77777777" w:rsidR="00FA4B8C" w:rsidRDefault="00FA4B8C"/>
    <w:p w14:paraId="4F969E8B" w14:textId="77777777" w:rsidR="00FA4B8C" w:rsidRDefault="00FA4B8C" w:rsidP="009F310A"/>
    <w:p w14:paraId="604D203F" w14:textId="77777777" w:rsidR="00FA4B8C" w:rsidRDefault="00FA4B8C" w:rsidP="00152AD4"/>
  </w:endnote>
  <w:endnote w:type="continuationSeparator" w:id="0">
    <w:p w14:paraId="3242C704" w14:textId="77777777" w:rsidR="00FA4B8C" w:rsidRDefault="00FA4B8C" w:rsidP="0080100E">
      <w:r>
        <w:continuationSeparator/>
      </w:r>
    </w:p>
    <w:p w14:paraId="46D9A185" w14:textId="77777777" w:rsidR="00FA4B8C" w:rsidRDefault="00FA4B8C" w:rsidP="0080100E"/>
    <w:p w14:paraId="26164695" w14:textId="77777777" w:rsidR="00FA4B8C" w:rsidRDefault="00FA4B8C" w:rsidP="0080100E"/>
    <w:p w14:paraId="3F9E7EBF" w14:textId="77777777" w:rsidR="00FA4B8C" w:rsidRDefault="00FA4B8C" w:rsidP="0080100E"/>
    <w:p w14:paraId="3E713D34" w14:textId="77777777" w:rsidR="00FA4B8C" w:rsidRDefault="00FA4B8C" w:rsidP="0080100E"/>
    <w:p w14:paraId="1945C93D" w14:textId="77777777" w:rsidR="00FA4B8C" w:rsidRDefault="00FA4B8C" w:rsidP="0080100E"/>
    <w:p w14:paraId="2545D85E" w14:textId="77777777" w:rsidR="00FA4B8C" w:rsidRDefault="00FA4B8C" w:rsidP="0080100E"/>
    <w:p w14:paraId="038A5243" w14:textId="77777777" w:rsidR="00FA4B8C" w:rsidRDefault="00FA4B8C" w:rsidP="0080100E"/>
    <w:p w14:paraId="6C828C16" w14:textId="77777777" w:rsidR="00FA4B8C" w:rsidRDefault="00FA4B8C" w:rsidP="0080100E"/>
    <w:p w14:paraId="67450739" w14:textId="77777777" w:rsidR="00FA4B8C" w:rsidRDefault="00FA4B8C" w:rsidP="0080100E"/>
    <w:p w14:paraId="5E3310D0" w14:textId="77777777" w:rsidR="00FA4B8C" w:rsidRDefault="00FA4B8C" w:rsidP="0080100E"/>
    <w:p w14:paraId="6818E61C" w14:textId="77777777" w:rsidR="00FA4B8C" w:rsidRDefault="00FA4B8C" w:rsidP="0080100E"/>
    <w:p w14:paraId="1E40A541" w14:textId="77777777" w:rsidR="00FA4B8C" w:rsidRDefault="00FA4B8C" w:rsidP="0080100E"/>
    <w:p w14:paraId="3110635D" w14:textId="77777777" w:rsidR="00FA4B8C" w:rsidRDefault="00FA4B8C" w:rsidP="0080100E"/>
    <w:p w14:paraId="5CC0BBD4" w14:textId="77777777" w:rsidR="00FA4B8C" w:rsidRDefault="00FA4B8C"/>
    <w:p w14:paraId="68F29412" w14:textId="77777777" w:rsidR="00FA4B8C" w:rsidRDefault="00FA4B8C" w:rsidP="009F310A"/>
    <w:p w14:paraId="3D27717F" w14:textId="77777777" w:rsidR="00FA4B8C" w:rsidRDefault="00FA4B8C"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BEEE20" w14:textId="77777777" w:rsidR="00FA4B8C" w:rsidRDefault="00FA4B8C" w:rsidP="0080100E">
      <w:r>
        <w:separator/>
      </w:r>
    </w:p>
    <w:p w14:paraId="15C24979" w14:textId="77777777" w:rsidR="00FA4B8C" w:rsidRDefault="00FA4B8C" w:rsidP="0080100E"/>
    <w:p w14:paraId="59896692" w14:textId="77777777" w:rsidR="00FA4B8C" w:rsidRDefault="00FA4B8C" w:rsidP="0080100E"/>
    <w:p w14:paraId="0730D10D" w14:textId="77777777" w:rsidR="00FA4B8C" w:rsidRDefault="00FA4B8C" w:rsidP="0080100E"/>
    <w:p w14:paraId="76D08350" w14:textId="77777777" w:rsidR="00FA4B8C" w:rsidRDefault="00FA4B8C" w:rsidP="0080100E"/>
    <w:p w14:paraId="384A789E" w14:textId="77777777" w:rsidR="00FA4B8C" w:rsidRDefault="00FA4B8C"/>
    <w:p w14:paraId="1C021640" w14:textId="77777777" w:rsidR="00FA4B8C" w:rsidRDefault="00FA4B8C" w:rsidP="009F310A"/>
    <w:p w14:paraId="171C485B" w14:textId="77777777" w:rsidR="00FA4B8C" w:rsidRDefault="00FA4B8C" w:rsidP="00152AD4"/>
  </w:footnote>
  <w:footnote w:type="continuationSeparator" w:id="0">
    <w:p w14:paraId="1A20E776" w14:textId="77777777" w:rsidR="00FA4B8C" w:rsidRDefault="00FA4B8C" w:rsidP="0080100E">
      <w:r>
        <w:continuationSeparator/>
      </w:r>
    </w:p>
    <w:p w14:paraId="7B5C6637" w14:textId="77777777" w:rsidR="00FA4B8C" w:rsidRDefault="00FA4B8C" w:rsidP="0080100E"/>
    <w:p w14:paraId="22CA4FB5" w14:textId="77777777" w:rsidR="00FA4B8C" w:rsidRDefault="00FA4B8C" w:rsidP="0080100E"/>
    <w:p w14:paraId="466092D1" w14:textId="77777777" w:rsidR="00FA4B8C" w:rsidRDefault="00FA4B8C" w:rsidP="0080100E"/>
    <w:p w14:paraId="01ED4162" w14:textId="77777777" w:rsidR="00FA4B8C" w:rsidRDefault="00FA4B8C" w:rsidP="0080100E"/>
    <w:p w14:paraId="05F1FDD5" w14:textId="77777777" w:rsidR="00FA4B8C" w:rsidRDefault="00FA4B8C" w:rsidP="0080100E"/>
    <w:p w14:paraId="2FA394D2" w14:textId="77777777" w:rsidR="00FA4B8C" w:rsidRDefault="00FA4B8C" w:rsidP="0080100E"/>
    <w:p w14:paraId="31910EDA" w14:textId="77777777" w:rsidR="00FA4B8C" w:rsidRDefault="00FA4B8C" w:rsidP="0080100E"/>
    <w:p w14:paraId="24F3923B" w14:textId="77777777" w:rsidR="00FA4B8C" w:rsidRDefault="00FA4B8C" w:rsidP="0080100E"/>
    <w:p w14:paraId="2F3DB923" w14:textId="77777777" w:rsidR="00FA4B8C" w:rsidRDefault="00FA4B8C" w:rsidP="0080100E"/>
    <w:p w14:paraId="6DF451C9" w14:textId="77777777" w:rsidR="00FA4B8C" w:rsidRDefault="00FA4B8C" w:rsidP="0080100E"/>
    <w:p w14:paraId="50F27AF3" w14:textId="77777777" w:rsidR="00FA4B8C" w:rsidRDefault="00FA4B8C" w:rsidP="0080100E"/>
    <w:p w14:paraId="0163A64E" w14:textId="77777777" w:rsidR="00FA4B8C" w:rsidRDefault="00FA4B8C" w:rsidP="0080100E"/>
    <w:p w14:paraId="66EFB2A2" w14:textId="77777777" w:rsidR="00FA4B8C" w:rsidRDefault="00FA4B8C" w:rsidP="0080100E"/>
    <w:p w14:paraId="14A4E8D1" w14:textId="77777777" w:rsidR="00FA4B8C" w:rsidRDefault="00FA4B8C"/>
    <w:p w14:paraId="15845173" w14:textId="77777777" w:rsidR="00FA4B8C" w:rsidRDefault="00FA4B8C" w:rsidP="009F310A"/>
    <w:p w14:paraId="1035731C" w14:textId="77777777" w:rsidR="00FA4B8C" w:rsidRDefault="00FA4B8C"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1D1C"/>
    <w:rsid w:val="00016710"/>
    <w:rsid w:val="00033685"/>
    <w:rsid w:val="00033EB9"/>
    <w:rsid w:val="000343BB"/>
    <w:rsid w:val="00035600"/>
    <w:rsid w:val="00036CF5"/>
    <w:rsid w:val="00037480"/>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31CF"/>
    <w:rsid w:val="000A3B00"/>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2A84"/>
    <w:rsid w:val="001F5A21"/>
    <w:rsid w:val="00201E61"/>
    <w:rsid w:val="0020708D"/>
    <w:rsid w:val="00215DF2"/>
    <w:rsid w:val="00222E9F"/>
    <w:rsid w:val="002337EE"/>
    <w:rsid w:val="00243404"/>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0697"/>
    <w:rsid w:val="002A164E"/>
    <w:rsid w:val="002A1C5F"/>
    <w:rsid w:val="002B021F"/>
    <w:rsid w:val="002B6979"/>
    <w:rsid w:val="002B6B6F"/>
    <w:rsid w:val="002D0E01"/>
    <w:rsid w:val="002D545F"/>
    <w:rsid w:val="002E16AD"/>
    <w:rsid w:val="002E2086"/>
    <w:rsid w:val="002F0607"/>
    <w:rsid w:val="002F37B9"/>
    <w:rsid w:val="002F4358"/>
    <w:rsid w:val="002F50CD"/>
    <w:rsid w:val="002F6BE8"/>
    <w:rsid w:val="002F7588"/>
    <w:rsid w:val="003012AF"/>
    <w:rsid w:val="00301B22"/>
    <w:rsid w:val="00302815"/>
    <w:rsid w:val="00302ACD"/>
    <w:rsid w:val="003074EF"/>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78E9"/>
    <w:rsid w:val="003C1616"/>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125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316E"/>
    <w:rsid w:val="005A4548"/>
    <w:rsid w:val="005B53F2"/>
    <w:rsid w:val="005B79CC"/>
    <w:rsid w:val="005C1336"/>
    <w:rsid w:val="005C34DA"/>
    <w:rsid w:val="005C3E4D"/>
    <w:rsid w:val="005D0600"/>
    <w:rsid w:val="005D20DD"/>
    <w:rsid w:val="005D2FC9"/>
    <w:rsid w:val="005E6C22"/>
    <w:rsid w:val="005E7DF5"/>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3FF"/>
    <w:rsid w:val="007B0815"/>
    <w:rsid w:val="007B13A8"/>
    <w:rsid w:val="007B26E0"/>
    <w:rsid w:val="007B3596"/>
    <w:rsid w:val="007B506E"/>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6D4A"/>
    <w:rsid w:val="007F7281"/>
    <w:rsid w:val="0080100E"/>
    <w:rsid w:val="00804238"/>
    <w:rsid w:val="00804534"/>
    <w:rsid w:val="00806E2F"/>
    <w:rsid w:val="0081731F"/>
    <w:rsid w:val="00826009"/>
    <w:rsid w:val="0082677E"/>
    <w:rsid w:val="00830086"/>
    <w:rsid w:val="0083110C"/>
    <w:rsid w:val="0084499B"/>
    <w:rsid w:val="00845A26"/>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221"/>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3AAF"/>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55A0"/>
    <w:rsid w:val="0093038A"/>
    <w:rsid w:val="00933820"/>
    <w:rsid w:val="00936FA8"/>
    <w:rsid w:val="00940A5D"/>
    <w:rsid w:val="00942A3B"/>
    <w:rsid w:val="0094466A"/>
    <w:rsid w:val="00947D5D"/>
    <w:rsid w:val="0095228D"/>
    <w:rsid w:val="00953828"/>
    <w:rsid w:val="009634F0"/>
    <w:rsid w:val="00963EBC"/>
    <w:rsid w:val="0097052D"/>
    <w:rsid w:val="00971385"/>
    <w:rsid w:val="009749D2"/>
    <w:rsid w:val="009751B6"/>
    <w:rsid w:val="0097624C"/>
    <w:rsid w:val="00977D20"/>
    <w:rsid w:val="00992898"/>
    <w:rsid w:val="009933CD"/>
    <w:rsid w:val="009952AB"/>
    <w:rsid w:val="00996911"/>
    <w:rsid w:val="009972B4"/>
    <w:rsid w:val="009A3E26"/>
    <w:rsid w:val="009C0BCD"/>
    <w:rsid w:val="009C1497"/>
    <w:rsid w:val="009D0E14"/>
    <w:rsid w:val="009D1033"/>
    <w:rsid w:val="009D157F"/>
    <w:rsid w:val="009D23B5"/>
    <w:rsid w:val="009E1FD9"/>
    <w:rsid w:val="009E399F"/>
    <w:rsid w:val="009E4432"/>
    <w:rsid w:val="009F1954"/>
    <w:rsid w:val="009F310A"/>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3194D"/>
    <w:rsid w:val="00A3415D"/>
    <w:rsid w:val="00A34872"/>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255F"/>
    <w:rsid w:val="00AA3382"/>
    <w:rsid w:val="00AA4553"/>
    <w:rsid w:val="00AB2F1B"/>
    <w:rsid w:val="00AB46A8"/>
    <w:rsid w:val="00AB5053"/>
    <w:rsid w:val="00AC5E67"/>
    <w:rsid w:val="00AD0675"/>
    <w:rsid w:val="00AD5487"/>
    <w:rsid w:val="00AE6B7A"/>
    <w:rsid w:val="00AF789C"/>
    <w:rsid w:val="00B0079B"/>
    <w:rsid w:val="00B031DB"/>
    <w:rsid w:val="00B043C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4787B"/>
    <w:rsid w:val="00B50493"/>
    <w:rsid w:val="00B550D4"/>
    <w:rsid w:val="00B550F0"/>
    <w:rsid w:val="00B56E67"/>
    <w:rsid w:val="00B61099"/>
    <w:rsid w:val="00B6183F"/>
    <w:rsid w:val="00B619E5"/>
    <w:rsid w:val="00B67885"/>
    <w:rsid w:val="00B7418F"/>
    <w:rsid w:val="00B80680"/>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72FF"/>
    <w:rsid w:val="00C17E2C"/>
    <w:rsid w:val="00C23C70"/>
    <w:rsid w:val="00C24151"/>
    <w:rsid w:val="00C33B87"/>
    <w:rsid w:val="00C34F8D"/>
    <w:rsid w:val="00C3617C"/>
    <w:rsid w:val="00C4033A"/>
    <w:rsid w:val="00C415DA"/>
    <w:rsid w:val="00C42379"/>
    <w:rsid w:val="00C44F0E"/>
    <w:rsid w:val="00C4780B"/>
    <w:rsid w:val="00C527D0"/>
    <w:rsid w:val="00C53548"/>
    <w:rsid w:val="00C536D7"/>
    <w:rsid w:val="00C62180"/>
    <w:rsid w:val="00C629BC"/>
    <w:rsid w:val="00C648F5"/>
    <w:rsid w:val="00C71C42"/>
    <w:rsid w:val="00C73BA0"/>
    <w:rsid w:val="00C73ED4"/>
    <w:rsid w:val="00C7667F"/>
    <w:rsid w:val="00C766F3"/>
    <w:rsid w:val="00C777DD"/>
    <w:rsid w:val="00C91C54"/>
    <w:rsid w:val="00CA076D"/>
    <w:rsid w:val="00CA0DDE"/>
    <w:rsid w:val="00CB3CF6"/>
    <w:rsid w:val="00CC1EEA"/>
    <w:rsid w:val="00CC24CC"/>
    <w:rsid w:val="00CC7714"/>
    <w:rsid w:val="00CD14A3"/>
    <w:rsid w:val="00CD37D3"/>
    <w:rsid w:val="00CD5882"/>
    <w:rsid w:val="00CD6D0B"/>
    <w:rsid w:val="00CF105C"/>
    <w:rsid w:val="00CF754B"/>
    <w:rsid w:val="00D021DA"/>
    <w:rsid w:val="00D04942"/>
    <w:rsid w:val="00D062FB"/>
    <w:rsid w:val="00D064C6"/>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27D8"/>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145E"/>
    <w:rsid w:val="00EE2977"/>
    <w:rsid w:val="00EE37DA"/>
    <w:rsid w:val="00EE5AC3"/>
    <w:rsid w:val="00EF1BFD"/>
    <w:rsid w:val="00EF770C"/>
    <w:rsid w:val="00F01269"/>
    <w:rsid w:val="00F042C6"/>
    <w:rsid w:val="00F05B21"/>
    <w:rsid w:val="00F12A39"/>
    <w:rsid w:val="00F13211"/>
    <w:rsid w:val="00F13431"/>
    <w:rsid w:val="00F135CF"/>
    <w:rsid w:val="00F16FE4"/>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4B8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CA2B69-0089-4073-AACE-22A02604E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0</TotalTime>
  <Pages>31</Pages>
  <Words>10732</Words>
  <Characters>57954</Characters>
  <Application>Microsoft Office Word</Application>
  <DocSecurity>0</DocSecurity>
  <Lines>482</Lines>
  <Paragraphs>137</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854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82</cp:revision>
  <cp:lastPrinted>2003-10-22T01:33:00Z</cp:lastPrinted>
  <dcterms:created xsi:type="dcterms:W3CDTF">2018-05-30T22:47:00Z</dcterms:created>
  <dcterms:modified xsi:type="dcterms:W3CDTF">2020-05-31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